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7A63A91A"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0920E5D3"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 xml:space="preserve">for </w:t>
      </w:r>
      <w:r w:rsidR="009A6E02">
        <w:t>five</w:t>
      </w:r>
      <w:bookmarkStart w:id="0" w:name="_GoBack"/>
      <w:bookmarkEnd w:id="0"/>
      <w:r w:rsidR="00C7011B">
        <w:t xml:space="preserve">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w:t>
      </w:r>
      <w:r w:rsidR="009A6E02">
        <w:t>elevated fat mass accretion in both male and female mice</w:t>
      </w:r>
      <w:r w:rsidR="003B560C">
        <w:t xml:space="preserve"> (Figure 3D)</w:t>
      </w:r>
    </w:p>
    <w:p w14:paraId="32EA1DA2" w14:textId="5A7F8B7E" w:rsidR="00C70284" w:rsidRDefault="00C70284" w:rsidP="005C1BF6"/>
    <w:p w14:paraId="6A175117" w14:textId="53C73150"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w:t>
      </w:r>
      <w:r w:rsidR="00B55A26">
        <w:lastRenderedPageBreak/>
        <w:t xml:space="preserve">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p=0.037) while male mice had a 3% increase (p=0.62</w:t>
      </w:r>
      <w:r w:rsidR="003B560C">
        <w:t>; Figure 3E</w:t>
      </w:r>
      <w:r w:rsidR="00B55A26">
        <w:t xml:space="preserve">).  After insulin injection, there were no significant effects of Gdf15 knockout in either sex (Figure </w:t>
      </w:r>
      <w:r w:rsidR="003B560C">
        <w:t>3F</w:t>
      </w:r>
      <w:r w:rsidR="00B55A26">
        <w:t>)</w:t>
      </w:r>
      <w:r w:rsidR="0079134A">
        <w:t>.</w:t>
      </w: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617E7090"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Asterisks indicate p&lt;0.05</w:t>
      </w:r>
      <w:r w:rsidR="008E14BF">
        <w:t xml:space="preserve">, </w:t>
      </w:r>
      <w:r w:rsidR="008E14BF">
        <w:t>n=7-8/group.</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6FCB"/>
    <w:rsid w:val="003676ED"/>
    <w:rsid w:val="003B38E5"/>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6E02"/>
    <w:rsid w:val="009A702B"/>
    <w:rsid w:val="009B767F"/>
    <w:rsid w:val="009C0806"/>
    <w:rsid w:val="009C4AB5"/>
    <w:rsid w:val="009E3923"/>
    <w:rsid w:val="009F57B1"/>
    <w:rsid w:val="00A008C7"/>
    <w:rsid w:val="00A2647E"/>
    <w:rsid w:val="00A31956"/>
    <w:rsid w:val="00A465AF"/>
    <w:rsid w:val="00A57DC9"/>
    <w:rsid w:val="00A72A84"/>
    <w:rsid w:val="00A857D5"/>
    <w:rsid w:val="00AA75A4"/>
    <w:rsid w:val="00AD2F62"/>
    <w:rsid w:val="00AE5470"/>
    <w:rsid w:val="00AF42BC"/>
    <w:rsid w:val="00AF6D0B"/>
    <w:rsid w:val="00B04431"/>
    <w:rsid w:val="00B13BA1"/>
    <w:rsid w:val="00B15357"/>
    <w:rsid w:val="00B3215F"/>
    <w:rsid w:val="00B514CE"/>
    <w:rsid w:val="00B551EF"/>
    <w:rsid w:val="00B553F4"/>
    <w:rsid w:val="00B55A26"/>
    <w:rsid w:val="00BD701D"/>
    <w:rsid w:val="00BD7FD9"/>
    <w:rsid w:val="00BF1CFD"/>
    <w:rsid w:val="00BF4C02"/>
    <w:rsid w:val="00C1772E"/>
    <w:rsid w:val="00C3736A"/>
    <w:rsid w:val="00C57D5F"/>
    <w:rsid w:val="00C7011B"/>
    <w:rsid w:val="00C70284"/>
    <w:rsid w:val="00CA1206"/>
    <w:rsid w:val="00CC4A50"/>
    <w:rsid w:val="00CC716A"/>
    <w:rsid w:val="00CF2D6D"/>
    <w:rsid w:val="00CF6625"/>
    <w:rsid w:val="00D06B47"/>
    <w:rsid w:val="00D17276"/>
    <w:rsid w:val="00D23940"/>
    <w:rsid w:val="00D36726"/>
    <w:rsid w:val="00D60CFE"/>
    <w:rsid w:val="00D74A03"/>
    <w:rsid w:val="00D957CE"/>
    <w:rsid w:val="00DA6600"/>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CAD75-785B-0D44-9230-60D3C452C0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4</Pages>
  <Words>24069</Words>
  <Characters>137197</Characters>
  <Application>Microsoft Office Word</Application>
  <DocSecurity>0</DocSecurity>
  <Lines>1143</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09</cp:revision>
  <dcterms:created xsi:type="dcterms:W3CDTF">2020-02-05T19:13:00Z</dcterms:created>
  <dcterms:modified xsi:type="dcterms:W3CDTF">2020-04-0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